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B3F934B" w14:textId="77777777" w:rsidR="00FC767D" w:rsidRPr="00014F41" w:rsidRDefault="00FC767D" w:rsidP="00FC767D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 w:rsidRPr="00014F41">
        <w:rPr>
          <w:rFonts w:ascii="Times New Roman" w:hAnsi="Times New Roman" w:cs="Times New Roman"/>
          <w:b/>
          <w:bCs/>
          <w:sz w:val="28"/>
          <w:szCs w:val="28"/>
          <w:lang w:val="en-US"/>
        </w:rPr>
        <w:t>Appendices</w:t>
      </w:r>
      <w:bookmarkStart w:id="0" w:name="_GoBack"/>
      <w:bookmarkEnd w:id="0"/>
    </w:p>
    <w:tbl>
      <w:tblPr>
        <w:tblStyle w:val="PlainTable2"/>
        <w:tblW w:w="9344" w:type="dxa"/>
        <w:tblLook w:val="04A0" w:firstRow="1" w:lastRow="0" w:firstColumn="1" w:lastColumn="0" w:noHBand="0" w:noVBand="1"/>
      </w:tblPr>
      <w:tblGrid>
        <w:gridCol w:w="1835"/>
        <w:gridCol w:w="1159"/>
        <w:gridCol w:w="710"/>
        <w:gridCol w:w="710"/>
        <w:gridCol w:w="710"/>
        <w:gridCol w:w="710"/>
        <w:gridCol w:w="710"/>
        <w:gridCol w:w="710"/>
        <w:gridCol w:w="710"/>
        <w:gridCol w:w="1380"/>
      </w:tblGrid>
      <w:tr w:rsidR="00014F41" w:rsidRPr="00014F41" w14:paraId="6B0D1CBC" w14:textId="36077AF9" w:rsidTr="00FB7E6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44" w:type="dxa"/>
            <w:gridSpan w:val="10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auto"/>
              <w:right w:val="single" w:sz="12" w:space="0" w:color="FFFFFF" w:themeColor="background1"/>
            </w:tcBorders>
          </w:tcPr>
          <w:p w14:paraId="58057DDE" w14:textId="45D35DBC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t>Appendix I: Mean micronutrient intakes and SD in the original scenario and in scenario 1, 2 and 3</w:t>
            </w:r>
            <w:r w:rsidRPr="00014F41"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  <w:br/>
              <w:t xml:space="preserve">* = Adequate intake; ** = Estimated Average Requirement; *** Maximum recommended intake </w:t>
            </w:r>
          </w:p>
        </w:tc>
      </w:tr>
      <w:tr w:rsidR="00014F41" w:rsidRPr="00014F41" w14:paraId="770335DC" w14:textId="65BA9E90" w:rsidTr="00107A8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36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auto"/>
              <w:right w:val="single" w:sz="12" w:space="0" w:color="FFFFFF" w:themeColor="background1"/>
            </w:tcBorders>
          </w:tcPr>
          <w:p w14:paraId="71144B3C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Nutrient 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auto"/>
            </w:tcBorders>
          </w:tcPr>
          <w:p w14:paraId="32972F37" w14:textId="7777777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Norm intakes</w:t>
            </w:r>
            <w:r w:rsidRPr="00014F41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begin" w:fldLock="1"/>
            </w:r>
            <w:r w:rsidRPr="00014F41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instrText>ADDIN CSL_CITATION {"citationItems":[{"id":"ITEM-1","itemData":{"author":[{"dropping-particle":"","family":"Dutch Health Council","given":"","non-dropping-particle":"","parse-names":false,"suffix":""}],"id":"ITEM-1","issued":{"date-parts":[["2008"]]},"note":"Publicatienr. 2993/04","publisher-place":"Den Haag","title":"Towards an adequate intake of vitamin A","type":"report"},"uris":["http://www.mendeley.com/documents/?uuid=33b1b4c2-7414-46f8-a25d-ace0eed78496"]},{"id":"ITEM-2","itemData":{"author":[{"dropping-particle":"","family":"Dutch Health Council","given":"","non-dropping-particle":"","parse-names":false,"suffix":""}],"id":"ITEM-2","issued":{"date-parts":[["2000"]]},"publisher-place":"Den Haag","title":"Dietary reference values: calcium, vitamin D, thiamine, riboflavin, niacin, pantothenic acid and biotin","type":"report"},"uris":["http://www.mendeley.com/documents/?uuid=9473dabf-f474-4e66-9af7-97cfc46e51ab"]},{"id":"ITEM-3","itemData":{"author":[{"dropping-particle":"","family":"Dutch Health Council","given":"","non-dropping-particle":"","parse-names":false,"suffix":""}],"id":"ITEM-3","issued":{"date-parts":[["2003"]]},"publisher-place":"Den Haag","title":"Dietary reference values: vitamin B6, folic acid and vitamin B12","type":"report"},"uris":["http://www.mendeley.com/documents/?uuid=524b3a2d-16c5-4299-b7a3-fcdf795c7c8c"]},{"id":"ITEM-4","itemData":{"author":[{"dropping-particle":"","family":"Dutch Health Council","given":"","non-dropping-particle":"","parse-names":false,"suffix":""}],"id":"ITEM-4","issued":{"date-parts":[["2008"]]},"publisher-place":"Den Haag","title":"Towards an optimal intake of folic acid","type":"report"},"uris":["http://www.mendeley.com/documents/?uuid=3b7d5a3a-03cf-4b83-b59a-83f4f96126bc"]},{"id":"ITEM-5","itemData":{"author":[{"dropping-particle":"","family":"Dutch Health Council","given":"","non-dropping-particle":"","parse-names":false,"suffix":""}],"id":"ITEM-5","issued":{"date-parts":[["2012"]]},"publisher-place":"Den Haag","title":"Evaluation of the dietary reference values for vitamin D","type":"report"},"uris":["http://www.mendeley.com/documents/?uuid=b9285cd6-f3e3-4c3d-9b66-27dcc687c9dd"]},{"id":"ITEM-6","itemData":{"author":[{"dropping-particle":"","family":"Dutch Health Council","given":"","non-dropping-particle":"","parse-names":false,"suffix":""}],"id":"ITEM-6","issued":{"date-parts":[["2018"]]},"title":"Dietary reference values for vitamins and minerals for adults","type":"report"},"uris":["http://www.mendeley.com/documents/?uuid=3a467635-add7-484d-a2e4-0d0e1ab5fcd7"]}],"mendeley":{"formattedCitation":"(32–37)","plainTextFormattedCitation":"(32–37)","previouslyFormattedCitation":"(31–36)"},"properties":{"noteIndex":0},"schema":"https://github.com/citation-style-language/schema/raw/master/csl-citation.json"}</w:instrText>
            </w:r>
            <w:r w:rsidRPr="00014F41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separate"/>
            </w:r>
            <w:r w:rsidRPr="00014F41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32–37)</w:t>
            </w:r>
            <w:r w:rsidRPr="00014F41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5265" w:type="dxa"/>
            <w:gridSpan w:val="7"/>
            <w:tcBorders>
              <w:top w:val="single" w:sz="12" w:space="0" w:color="auto"/>
              <w:right w:val="single" w:sz="12" w:space="0" w:color="FFFFFF" w:themeColor="background1"/>
            </w:tcBorders>
          </w:tcPr>
          <w:p w14:paraId="4361F040" w14:textId="1992FD18" w:rsidR="00107A80" w:rsidRPr="00014F41" w:rsidRDefault="00107A80" w:rsidP="00107A8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Average intake of 2 days</w:t>
            </w:r>
          </w:p>
        </w:tc>
      </w:tr>
      <w:tr w:rsidR="00014F41" w:rsidRPr="00014F41" w14:paraId="1E20CF37" w14:textId="1F4A9D58" w:rsidTr="00603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1363155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270F5FD3" w14:textId="77777777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648E403" w14:textId="0CDAB2E2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Original scenario</w:t>
            </w:r>
          </w:p>
        </w:tc>
        <w:tc>
          <w:tcPr>
            <w:tcW w:w="0" w:type="auto"/>
            <w:gridSpan w:val="2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21A57F2" w14:textId="79D299DB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cenario 1</w:t>
            </w:r>
          </w:p>
        </w:tc>
        <w:tc>
          <w:tcPr>
            <w:tcW w:w="0" w:type="auto"/>
            <w:gridSpan w:val="2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406732FE" w14:textId="49B6C96B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cenario 2</w:t>
            </w:r>
          </w:p>
        </w:tc>
        <w:tc>
          <w:tcPr>
            <w:tcW w:w="1380" w:type="dxa"/>
            <w:gridSpan w:val="2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C83077F" w14:textId="0B16C845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cenario 3</w:t>
            </w:r>
          </w:p>
        </w:tc>
      </w:tr>
      <w:tr w:rsidR="00014F41" w:rsidRPr="00014F41" w14:paraId="7B694690" w14:textId="19C35467" w:rsidTr="00107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ADAA692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134F3AC" w14:textId="7777777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774F602" w14:textId="731C07B5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ean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4E1B05E" w14:textId="314F7D31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D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D0E937A" w14:textId="3C789195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ean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8B71017" w14:textId="659D953B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D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33C86C4" w14:textId="12C78F5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ean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9ACB4AD" w14:textId="5A6C254C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D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40ABFB5" w14:textId="2A723165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ean</w:t>
            </w:r>
          </w:p>
        </w:tc>
        <w:tc>
          <w:tcPr>
            <w:tcW w:w="236" w:type="dxa"/>
            <w:tcBorders>
              <w:top w:val="single" w:sz="12" w:space="0" w:color="auto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589AEE8" w14:textId="48E5E1FB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D</w:t>
            </w:r>
          </w:p>
        </w:tc>
      </w:tr>
      <w:tr w:rsidR="00014F41" w:rsidRPr="00014F41" w14:paraId="479389B0" w14:textId="3E080307" w:rsidTr="00107A8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BBA3D54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Calcium (mg)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2CFC33D" w14:textId="77777777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1200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781E196" w14:textId="386F05B6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966.6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431252B3" w14:textId="00B83F10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24.3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2CB81CF2" w14:textId="07D0764D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069.2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4114685E" w14:textId="5C69E50B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28.1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2E3B4782" w14:textId="0ADFED0C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893.0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2B6F9E08" w14:textId="756A87F1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58.2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33306AA" w14:textId="34BB81A5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990.4 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468EA0D" w14:textId="56B0816D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43.9</w:t>
            </w:r>
          </w:p>
        </w:tc>
      </w:tr>
      <w:tr w:rsidR="00014F41" w:rsidRPr="00014F41" w14:paraId="2AA927E7" w14:textId="57E7CBA3" w:rsidTr="00107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2160E4A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Copper (mg)*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232EEF32" w14:textId="7777777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7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A9B217D" w14:textId="66017F92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.1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BA701D4" w14:textId="11ABA621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C609E77" w14:textId="0E3501CB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.5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3F8A575" w14:textId="017BBA2A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1ABFDD7" w14:textId="3165D795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.0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4DCCE87" w14:textId="1E56ECC8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E360D4D" w14:textId="3A20EB6A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1.3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27C2106" w14:textId="74432160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</w:tr>
      <w:tr w:rsidR="00014F41" w:rsidRPr="00014F41" w14:paraId="2524C372" w14:textId="1F0BEA34" w:rsidTr="00107A8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66C962C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Iron (mg)*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EC9D3DF" w14:textId="77777777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FD21391" w14:textId="2B22832F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0.4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88ECAEE" w14:textId="5018D3B4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.5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9455766" w14:textId="01D4CCD8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0.4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EF17439" w14:textId="1726C243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.5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436C6F6" w14:textId="1ADE701A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0.4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4AE300A1" w14:textId="5CEFA783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.5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47B9C37" w14:textId="1BF41A4D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0.4 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27248CA8" w14:textId="348D7E55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.5</w:t>
            </w:r>
          </w:p>
        </w:tc>
      </w:tr>
      <w:tr w:rsidR="00014F41" w:rsidRPr="00014F41" w14:paraId="2EA07ECD" w14:textId="4034D29C" w:rsidTr="00107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E6AC19C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Iodine (µg)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092454E" w14:textId="7777777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150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6798DAF" w14:textId="10BACA0C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59.0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B77684C" w14:textId="59C50F54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52.8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03D764D" w14:textId="50449A92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69.3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A0E07FD" w14:textId="27170FC0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51.5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40F02809" w14:textId="7D7822DB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33.8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8D66F10" w14:textId="5B8BEB45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66.1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83CC6B9" w14:textId="7EA1B8D0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37.1 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458092BF" w14:textId="0B2BD82D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64.4</w:t>
            </w:r>
          </w:p>
        </w:tc>
      </w:tr>
      <w:tr w:rsidR="00014F41" w:rsidRPr="00014F41" w14:paraId="24271F0A" w14:textId="708A8EB0" w:rsidTr="00107A8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E2D3EE9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Magnesium (mg)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8D35294" w14:textId="77777777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Men: 350</w:t>
            </w:r>
          </w:p>
          <w:p w14:paraId="2E13BAC1" w14:textId="77777777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Women: 300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45F0406D" w14:textId="0319B18F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322.3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F8DDB8D" w14:textId="420DD9E9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83.8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2CE465EC" w14:textId="1E4EDEB1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365.9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C3FAA00" w14:textId="2F7F4A18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86.4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126DDC8" w14:textId="6388415C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295.9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8A9BC25" w14:textId="5906E197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98.0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B1733B2" w14:textId="35E5C122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15.6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E90E5F5" w14:textId="2D0B2F3F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90.3</w:t>
            </w:r>
          </w:p>
        </w:tc>
      </w:tr>
      <w:tr w:rsidR="00014F41" w:rsidRPr="00014F41" w14:paraId="6AC18823" w14:textId="67D2B0C2" w:rsidTr="00107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BDE8147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Sodium (mg)**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2122E92" w14:textId="7777777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2400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E919691" w14:textId="066BE478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2329.4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91AE995" w14:textId="771EC4F6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804.7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24A1882" w14:textId="2CEBAD25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2320.3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FBC888A" w14:textId="504ABFAE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783.6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F9B1948" w14:textId="6D617A99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996.7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A202800" w14:textId="5449FE72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923.0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C25A1EB" w14:textId="4A2F18A2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2038.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8D3EAA1" w14:textId="36E50BCD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896.9</w:t>
            </w:r>
          </w:p>
        </w:tc>
      </w:tr>
      <w:tr w:rsidR="00014F41" w:rsidRPr="00014F41" w14:paraId="57BDD687" w14:textId="14DCE866" w:rsidTr="00107A8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D90A9C4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Phosphorus (mg)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1CD9221" w14:textId="77777777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550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66BD23B" w14:textId="00A2389E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406.9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3C2F6DB" w14:textId="02C23646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57.7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16CFDE6" w14:textId="44996051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628.5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23631A6F" w14:textId="3BD4C8E0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34.7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4D551993" w14:textId="08775628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1297.9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9607123" w14:textId="19F2AE38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429.3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4C2FF02" w14:textId="7DE9491A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451.7 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9CC5696" w14:textId="29ABFB23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68.2</w:t>
            </w:r>
          </w:p>
        </w:tc>
      </w:tr>
      <w:tr w:rsidR="00014F41" w:rsidRPr="00014F41" w14:paraId="58CD50FF" w14:textId="2F22A7E9" w:rsidTr="00107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28DBDAFA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Potassium (mg)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56C6BCF" w14:textId="7777777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500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B70A682" w14:textId="0CE36495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3268.4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2BFDAB50" w14:textId="5E8FDD11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756.5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2BB0BFEA" w14:textId="4644EF78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3689.6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2AB49B27" w14:textId="2D0040AF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801.1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6BF430F" w14:textId="1F22D0CB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3073.2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3C2F835" w14:textId="44C74A23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849.0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27C6220" w14:textId="2B71C771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3423.7 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F907361" w14:textId="772DCE93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808.2</w:t>
            </w:r>
          </w:p>
        </w:tc>
      </w:tr>
      <w:tr w:rsidR="00014F41" w:rsidRPr="00014F41" w14:paraId="60302B2C" w14:textId="43A732FE" w:rsidTr="00107A8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7A92BA4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Selenium (µg)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FFC06BA" w14:textId="77777777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29AC05F" w14:textId="1BD53F4F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44.7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4BA8644" w14:textId="070F2D7E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17.6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5D2DC33" w14:textId="6FE86562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76.0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708435C" w14:textId="1ECAB42E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6.9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5564247" w14:textId="5B5F51A5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42.5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75125D8" w14:textId="2B59845F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18.6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9398F02" w14:textId="7ECDDF42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71.6 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05C238D" w14:textId="4FB27F68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4.7</w:t>
            </w:r>
          </w:p>
        </w:tc>
      </w:tr>
      <w:tr w:rsidR="00014F41" w:rsidRPr="00014F41" w14:paraId="0BCDCA4C" w14:textId="69CC9390" w:rsidTr="00107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2F522F5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Zinc (mg)*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14AE108" w14:textId="7777777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Men: 6.4</w:t>
            </w:r>
          </w:p>
          <w:p w14:paraId="30A7A315" w14:textId="7777777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Women: 5.7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2A2838CB" w14:textId="58C0E8C5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0.1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B227CF7" w14:textId="39DC5E2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.2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41792C2" w14:textId="407884AE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1.8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4F7E1DB" w14:textId="5488A7AA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.0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765F7D9" w14:textId="13654342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9.5 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437B2642" w14:textId="2AFC4A8E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.5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DE24069" w14:textId="2187D7EC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0.7 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845F61F" w14:textId="11271C1F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3.2</w:t>
            </w:r>
          </w:p>
        </w:tc>
      </w:tr>
      <w:tr w:rsidR="00014F41" w:rsidRPr="00014F41" w14:paraId="661209DF" w14:textId="5EFFE052" w:rsidTr="00107A8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0D68A64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Retinol activity equivalents (µg)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18814C9" w14:textId="77777777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Men: 615 </w:t>
            </w:r>
          </w:p>
          <w:p w14:paraId="0C9269F8" w14:textId="77777777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Women: 525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7F807D0" w14:textId="2B553CA3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026.1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491DE0B1" w14:textId="4D238F1D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1592.8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150A3A9" w14:textId="65CE94FC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927.4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830E9F8" w14:textId="1F16E126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1590.9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DA34FDA" w14:textId="213BFFCE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996.9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3B17D4C" w14:textId="6804F6A8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1595.0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D3B46A4" w14:textId="737346BB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927.9 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94D9A8F" w14:textId="48B05B9C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1591.1</w:t>
            </w:r>
          </w:p>
        </w:tc>
      </w:tr>
      <w:tr w:rsidR="00014F41" w:rsidRPr="00014F41" w14:paraId="59A8BEA9" w14:textId="512F2196" w:rsidTr="00107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D11996F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Folate equivalents (µg)*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73826F9" w14:textId="7777777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200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03BC44D" w14:textId="225BC111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330.8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5A34BB3" w14:textId="004D7C94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143.6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FE66708" w14:textId="2A1BC660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336.1 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A3F6A3C" w14:textId="0EC7658B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141.0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250B8C6D" w14:textId="5A9822D0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314.1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4C3A16FF" w14:textId="2A7F50FB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148.5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4717085D" w14:textId="1A003070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311.0 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82855D4" w14:textId="751B41E9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146.9</w:t>
            </w:r>
          </w:p>
        </w:tc>
      </w:tr>
      <w:tr w:rsidR="00014F41" w:rsidRPr="00014F41" w14:paraId="383EA827" w14:textId="5E7173CA" w:rsidTr="00107A8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9A7424B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Vitamin B1 (mg)*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0A71C79" w14:textId="77777777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85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5FC3703" w14:textId="34F56153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.1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2EF35B75" w14:textId="3C533342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7D71487" w14:textId="30FE244F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1.2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77CE0C0" w14:textId="3EE47499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13B5FD9" w14:textId="0F224000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.0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62498A8" w14:textId="0504289C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DD8FBBE" w14:textId="31712FA2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.1 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4173FB0D" w14:textId="569B7C06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</w:tr>
      <w:tr w:rsidR="00014F41" w:rsidRPr="00014F41" w14:paraId="31F0CC52" w14:textId="1973066E" w:rsidTr="00107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6C5AB05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Vitamin B2 (mg)*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83ECA43" w14:textId="7777777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Men: 1.5</w:t>
            </w:r>
          </w:p>
          <w:p w14:paraId="1BE25850" w14:textId="7777777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Women: 1.1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562C529" w14:textId="4C4B8050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.4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116EF7D" w14:textId="79546582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49329667" w14:textId="45355E02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1.6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72BADD7" w14:textId="5BCFF2E2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4C0C576" w14:textId="2C56C7C5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.3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CE9B646" w14:textId="18F94135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26403C0" w14:textId="18E8C329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.4 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CCA623B" w14:textId="72A5154E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</w:tr>
      <w:tr w:rsidR="00014F41" w:rsidRPr="00014F41" w14:paraId="159E95AB" w14:textId="2B275B16" w:rsidTr="00107A8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right w:val="single" w:sz="12" w:space="0" w:color="FFFFFF" w:themeColor="background1"/>
            </w:tcBorders>
          </w:tcPr>
          <w:p w14:paraId="7DDB2B05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Vitamin B6 (mg)*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right w:val="single" w:sz="12" w:space="0" w:color="FFFFFF" w:themeColor="background1"/>
            </w:tcBorders>
          </w:tcPr>
          <w:p w14:paraId="5C0E58B9" w14:textId="77777777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Men: 1.3 </w:t>
            </w:r>
          </w:p>
          <w:p w14:paraId="2D6E9F6E" w14:textId="77777777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Women: 1.1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right w:val="single" w:sz="12" w:space="0" w:color="FFFFFF" w:themeColor="background1"/>
            </w:tcBorders>
          </w:tcPr>
          <w:p w14:paraId="07E6F9DC" w14:textId="5BC190C4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.8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right w:val="single" w:sz="12" w:space="0" w:color="FFFFFF" w:themeColor="background1"/>
            </w:tcBorders>
          </w:tcPr>
          <w:p w14:paraId="21B49ED2" w14:textId="5556D1D2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7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right w:val="single" w:sz="12" w:space="0" w:color="FFFFFF" w:themeColor="background1"/>
            </w:tcBorders>
          </w:tcPr>
          <w:p w14:paraId="430C178E" w14:textId="77828632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.8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right w:val="single" w:sz="12" w:space="0" w:color="FFFFFF" w:themeColor="background1"/>
            </w:tcBorders>
          </w:tcPr>
          <w:p w14:paraId="7F284B6D" w14:textId="1D57EA7E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6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right w:val="single" w:sz="12" w:space="0" w:color="FFFFFF" w:themeColor="background1"/>
            </w:tcBorders>
          </w:tcPr>
          <w:p w14:paraId="41F089FD" w14:textId="18976733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.7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right w:val="single" w:sz="12" w:space="0" w:color="FFFFFF" w:themeColor="background1"/>
            </w:tcBorders>
          </w:tcPr>
          <w:p w14:paraId="5ABCC16B" w14:textId="063EA544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7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right w:val="single" w:sz="12" w:space="0" w:color="FFFFFF" w:themeColor="background1"/>
            </w:tcBorders>
          </w:tcPr>
          <w:p w14:paraId="43EA7BDD" w14:textId="48A8E457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.8 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right w:val="single" w:sz="12" w:space="0" w:color="FFFFFF" w:themeColor="background1"/>
            </w:tcBorders>
          </w:tcPr>
          <w:p w14:paraId="1FDE12F7" w14:textId="66715D3A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0.6</w:t>
            </w:r>
          </w:p>
        </w:tc>
      </w:tr>
      <w:tr w:rsidR="00014F41" w:rsidRPr="00014F41" w14:paraId="38005923" w14:textId="258A5B82" w:rsidTr="00107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FE0866D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Vitamin C (mg)*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3920479" w14:textId="7777777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Men: 60</w:t>
            </w:r>
          </w:p>
          <w:p w14:paraId="73C27FFA" w14:textId="7777777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Women 50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7B49ADA" w14:textId="10D87A01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04.4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9C3213D" w14:textId="54846508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56.6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6A54894" w14:textId="2607E015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83.6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9D25576" w14:textId="2B5F2D6B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51.2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7DDE361F" w14:textId="77F57C72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01.3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A9A0479" w14:textId="72EB2580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56.4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0CF33BA" w14:textId="770A328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81.5 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47E55288" w14:textId="0827EF4D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52.0</w:t>
            </w:r>
          </w:p>
        </w:tc>
      </w:tr>
      <w:tr w:rsidR="00014F41" w:rsidRPr="00014F41" w14:paraId="586E9E97" w14:textId="439C101C" w:rsidTr="00107A8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00686325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Vitamin D (µg)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FB0243C" w14:textId="77777777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61 – 70y: 10</w:t>
            </w:r>
          </w:p>
          <w:p w14:paraId="636AE890" w14:textId="77777777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&gt;70y: 15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1768D194" w14:textId="7C0D1AB6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4.1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D0E0F28" w14:textId="0A72F785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2.8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2B3CD882" w14:textId="35A6B2AB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4.0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38662A24" w14:textId="54EC0F1A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2.8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84AC07A" w14:textId="35C603FD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4.0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61D1FF51" w14:textId="098B77D6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2.9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46C6EC93" w14:textId="5ACEDC8D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4.1 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FFFFFF" w:themeColor="background1"/>
              <w:right w:val="single" w:sz="12" w:space="0" w:color="FFFFFF" w:themeColor="background1"/>
            </w:tcBorders>
          </w:tcPr>
          <w:p w14:paraId="5522E0CE" w14:textId="3DE42895" w:rsidR="00107A80" w:rsidRPr="00014F41" w:rsidRDefault="00107A80" w:rsidP="004B381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2.8</w:t>
            </w:r>
          </w:p>
        </w:tc>
      </w:tr>
      <w:tr w:rsidR="00014F41" w:rsidRPr="00014F41" w14:paraId="435E20ED" w14:textId="3617287C" w:rsidTr="00107A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FFFFFF" w:themeColor="background1"/>
              <w:bottom w:val="single" w:sz="12" w:space="0" w:color="auto"/>
              <w:right w:val="single" w:sz="12" w:space="0" w:color="FFFFFF" w:themeColor="background1"/>
            </w:tcBorders>
          </w:tcPr>
          <w:p w14:paraId="26C6E2DF" w14:textId="77777777" w:rsidR="00107A80" w:rsidRPr="00014F41" w:rsidRDefault="00107A80" w:rsidP="004B381A">
            <w:pPr>
              <w:spacing w:line="360" w:lineRule="auto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bCs w:val="0"/>
                <w:sz w:val="16"/>
                <w:szCs w:val="16"/>
              </w:rPr>
              <w:t>Vitamin E (mg)*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auto"/>
              <w:right w:val="single" w:sz="12" w:space="0" w:color="FFFFFF" w:themeColor="background1"/>
            </w:tcBorders>
          </w:tcPr>
          <w:p w14:paraId="36FA3A96" w14:textId="7777777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Men: 13</w:t>
            </w:r>
          </w:p>
          <w:p w14:paraId="38A66176" w14:textId="7777777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Women: 11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auto"/>
              <w:right w:val="single" w:sz="12" w:space="0" w:color="FFFFFF" w:themeColor="background1"/>
            </w:tcBorders>
          </w:tcPr>
          <w:p w14:paraId="61F5C4F5" w14:textId="1F21EC4E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2.9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auto"/>
              <w:right w:val="single" w:sz="12" w:space="0" w:color="FFFFFF" w:themeColor="background1"/>
            </w:tcBorders>
          </w:tcPr>
          <w:p w14:paraId="3F3D0BE4" w14:textId="7405DE00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5.7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auto"/>
              <w:right w:val="single" w:sz="12" w:space="0" w:color="FFFFFF" w:themeColor="background1"/>
            </w:tcBorders>
          </w:tcPr>
          <w:p w14:paraId="2C91C3B8" w14:textId="4436776F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2.1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auto"/>
              <w:right w:val="single" w:sz="12" w:space="0" w:color="FFFFFF" w:themeColor="background1"/>
            </w:tcBorders>
          </w:tcPr>
          <w:p w14:paraId="30015745" w14:textId="58B7B5A3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5.7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auto"/>
              <w:right w:val="single" w:sz="12" w:space="0" w:color="FFFFFF" w:themeColor="background1"/>
            </w:tcBorders>
          </w:tcPr>
          <w:p w14:paraId="6F0E4614" w14:textId="45D13F60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2.3 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auto"/>
              <w:right w:val="single" w:sz="12" w:space="0" w:color="FFFFFF" w:themeColor="background1"/>
            </w:tcBorders>
          </w:tcPr>
          <w:p w14:paraId="41501D34" w14:textId="4C8AAAC2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5.7</w:t>
            </w:r>
          </w:p>
        </w:tc>
        <w:tc>
          <w:tcPr>
            <w:tcW w:w="0" w:type="auto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auto"/>
              <w:right w:val="single" w:sz="12" w:space="0" w:color="FFFFFF" w:themeColor="background1"/>
            </w:tcBorders>
          </w:tcPr>
          <w:p w14:paraId="11A35E1C" w14:textId="15EC2909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 xml:space="preserve">12.2 </w:t>
            </w:r>
          </w:p>
        </w:tc>
        <w:tc>
          <w:tcPr>
            <w:tcW w:w="236" w:type="dxa"/>
            <w:tcBorders>
              <w:top w:val="single" w:sz="12" w:space="0" w:color="FFFFFF" w:themeColor="background1"/>
              <w:left w:val="single" w:sz="12" w:space="0" w:color="FFFFFF" w:themeColor="background1"/>
              <w:bottom w:val="single" w:sz="12" w:space="0" w:color="auto"/>
              <w:right w:val="single" w:sz="12" w:space="0" w:color="FFFFFF" w:themeColor="background1"/>
            </w:tcBorders>
          </w:tcPr>
          <w:p w14:paraId="3178FB3C" w14:textId="4DA6CBA7" w:rsidR="00107A80" w:rsidRPr="00014F41" w:rsidRDefault="00107A80" w:rsidP="004B381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</w:rPr>
              <w:t>5.7</w:t>
            </w:r>
          </w:p>
        </w:tc>
      </w:tr>
    </w:tbl>
    <w:p w14:paraId="0D220C40" w14:textId="77777777" w:rsidR="00FC767D" w:rsidRPr="00014F41" w:rsidRDefault="00FC767D" w:rsidP="00FC767D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</w:p>
    <w:p w14:paraId="6E3CB928" w14:textId="77777777" w:rsidR="00FC767D" w:rsidRPr="00014F41" w:rsidRDefault="00FC767D" w:rsidP="00FC767D">
      <w:pPr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 w:rsidRPr="00014F41">
        <w:rPr>
          <w:rFonts w:ascii="Times New Roman" w:hAnsi="Times New Roman" w:cs="Times New Roman"/>
          <w:b/>
          <w:bCs/>
          <w:sz w:val="28"/>
          <w:szCs w:val="28"/>
          <w:lang w:val="en-US"/>
        </w:rPr>
        <w:br w:type="page"/>
      </w:r>
    </w:p>
    <w:tbl>
      <w:tblPr>
        <w:tblStyle w:val="TableGrid"/>
        <w:tblW w:w="0" w:type="auto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tblLook w:val="04A0" w:firstRow="1" w:lastRow="0" w:firstColumn="1" w:lastColumn="0" w:noHBand="0" w:noVBand="1"/>
      </w:tblPr>
      <w:tblGrid>
        <w:gridCol w:w="2547"/>
        <w:gridCol w:w="4536"/>
        <w:gridCol w:w="1933"/>
      </w:tblGrid>
      <w:tr w:rsidR="00014F41" w:rsidRPr="00014F41" w14:paraId="28FA8805" w14:textId="77777777" w:rsidTr="004B381A">
        <w:tc>
          <w:tcPr>
            <w:tcW w:w="9016" w:type="dxa"/>
            <w:gridSpan w:val="3"/>
            <w:tcBorders>
              <w:top w:val="single" w:sz="12" w:space="0" w:color="auto"/>
            </w:tcBorders>
          </w:tcPr>
          <w:p w14:paraId="2A981F6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lastRenderedPageBreak/>
              <w:t>Appendix II: Foods with a protein content &gt; p75, per food group with corresponding NEVO code</w:t>
            </w:r>
          </w:p>
        </w:tc>
      </w:tr>
      <w:tr w:rsidR="00014F41" w:rsidRPr="00014F41" w14:paraId="53C91668" w14:textId="77777777" w:rsidTr="004B381A">
        <w:tc>
          <w:tcPr>
            <w:tcW w:w="2547" w:type="dxa"/>
            <w:tcBorders>
              <w:top w:val="single" w:sz="12" w:space="0" w:color="auto"/>
              <w:bottom w:val="single" w:sz="12" w:space="0" w:color="auto"/>
            </w:tcBorders>
          </w:tcPr>
          <w:p w14:paraId="2E40DF1D" w14:textId="77777777" w:rsidR="00FC767D" w:rsidRPr="00014F41" w:rsidRDefault="00FC767D" w:rsidP="004B381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 xml:space="preserve">Food group </w:t>
            </w:r>
          </w:p>
        </w:tc>
        <w:tc>
          <w:tcPr>
            <w:tcW w:w="4536" w:type="dxa"/>
            <w:tcBorders>
              <w:top w:val="single" w:sz="12" w:space="0" w:color="auto"/>
              <w:bottom w:val="single" w:sz="12" w:space="0" w:color="auto"/>
            </w:tcBorders>
          </w:tcPr>
          <w:p w14:paraId="09BC3753" w14:textId="77777777" w:rsidR="00FC767D" w:rsidRPr="00014F41" w:rsidRDefault="00FC767D" w:rsidP="004B381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Foods with protein intake &gt;p75</w:t>
            </w:r>
          </w:p>
        </w:tc>
        <w:tc>
          <w:tcPr>
            <w:tcW w:w="1933" w:type="dxa"/>
            <w:tcBorders>
              <w:top w:val="single" w:sz="12" w:space="0" w:color="auto"/>
              <w:bottom w:val="single" w:sz="12" w:space="0" w:color="auto"/>
            </w:tcBorders>
          </w:tcPr>
          <w:p w14:paraId="14A33230" w14:textId="77777777" w:rsidR="00FC767D" w:rsidRPr="00014F41" w:rsidRDefault="00FC767D" w:rsidP="004B381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NEVO code</w:t>
            </w:r>
          </w:p>
        </w:tc>
      </w:tr>
      <w:tr w:rsidR="00014F41" w:rsidRPr="00014F41" w14:paraId="2EB3AF9A" w14:textId="77777777" w:rsidTr="004B381A">
        <w:tc>
          <w:tcPr>
            <w:tcW w:w="2547" w:type="dxa"/>
            <w:tcBorders>
              <w:top w:val="single" w:sz="12" w:space="0" w:color="auto"/>
            </w:tcBorders>
          </w:tcPr>
          <w:p w14:paraId="646D6BBF" w14:textId="77777777" w:rsidR="00FC767D" w:rsidRPr="00014F41" w:rsidRDefault="00FC767D" w:rsidP="004B381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Savoury snacks</w:t>
            </w:r>
          </w:p>
        </w:tc>
        <w:tc>
          <w:tcPr>
            <w:tcW w:w="4536" w:type="dxa"/>
            <w:tcBorders>
              <w:top w:val="single" w:sz="12" w:space="0" w:color="auto"/>
            </w:tcBorders>
          </w:tcPr>
          <w:p w14:paraId="54CB61A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lmonds blanched unsalted/unsalted</w:t>
            </w:r>
          </w:p>
          <w:p w14:paraId="196EAA7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ashew nuts unsalted/salted</w:t>
            </w:r>
          </w:p>
          <w:p w14:paraId="458DC2A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eanuts unsalted/salted/dry roasted</w:t>
            </w:r>
          </w:p>
          <w:p w14:paraId="6A70BE4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Nuts mixed unsalted/salted</w:t>
            </w:r>
          </w:p>
          <w:p w14:paraId="0240AC8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esame seeds</w:t>
            </w:r>
          </w:p>
          <w:p w14:paraId="062828E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Linseeds</w:t>
            </w:r>
          </w:p>
          <w:p w14:paraId="4DB6596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istachio nuts salted</w:t>
            </w:r>
          </w:p>
          <w:p w14:paraId="678F837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ine nuts</w:t>
            </w:r>
          </w:p>
          <w:p w14:paraId="07B367B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Wrap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hoarma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roll prep wo fat</w:t>
            </w:r>
          </w:p>
          <w:p w14:paraId="089E982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umpin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seeds</w:t>
            </w:r>
          </w:p>
        </w:tc>
        <w:tc>
          <w:tcPr>
            <w:tcW w:w="1933" w:type="dxa"/>
            <w:tcBorders>
              <w:top w:val="single" w:sz="12" w:space="0" w:color="auto"/>
            </w:tcBorders>
          </w:tcPr>
          <w:p w14:paraId="473F93E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98/2887</w:t>
            </w:r>
          </w:p>
          <w:p w14:paraId="6D1A54F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99/2886</w:t>
            </w:r>
          </w:p>
          <w:p w14:paraId="263B7E1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04/876/2048</w:t>
            </w:r>
          </w:p>
          <w:p w14:paraId="536064A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07/1935</w:t>
            </w:r>
          </w:p>
          <w:p w14:paraId="3402855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38</w:t>
            </w:r>
          </w:p>
          <w:p w14:paraId="5FC2C55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67</w:t>
            </w:r>
          </w:p>
          <w:p w14:paraId="4E1A10F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896</w:t>
            </w:r>
          </w:p>
          <w:p w14:paraId="5909DCE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176</w:t>
            </w:r>
          </w:p>
          <w:p w14:paraId="6A6D39F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550</w:t>
            </w:r>
          </w:p>
          <w:p w14:paraId="7B56096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806</w:t>
            </w:r>
          </w:p>
        </w:tc>
      </w:tr>
      <w:tr w:rsidR="00014F41" w:rsidRPr="00014F41" w14:paraId="39A848F5" w14:textId="77777777" w:rsidTr="004B381A">
        <w:tc>
          <w:tcPr>
            <w:tcW w:w="2547" w:type="dxa"/>
          </w:tcPr>
          <w:p w14:paraId="3E647219" w14:textId="77777777" w:rsidR="00FC767D" w:rsidRPr="00014F41" w:rsidRDefault="00FC767D" w:rsidP="004B381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Breakfast cereals</w:t>
            </w:r>
          </w:p>
        </w:tc>
        <w:tc>
          <w:tcPr>
            <w:tcW w:w="4536" w:type="dxa"/>
          </w:tcPr>
          <w:p w14:paraId="2E7A0A0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Oatmeal</w:t>
            </w:r>
          </w:p>
          <w:p w14:paraId="1ADFFD1F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Breakfast cereal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rinta</w:t>
            </w:r>
            <w:proofErr w:type="spellEnd"/>
          </w:p>
          <w:p w14:paraId="1DFE5FC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Breakfast cereal All-Bran Plus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Kellog’s</w:t>
            </w:r>
            <w:proofErr w:type="spellEnd"/>
          </w:p>
          <w:p w14:paraId="42AD6D7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reakfast product Special K Original</w:t>
            </w:r>
          </w:p>
          <w:p w14:paraId="124D916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Breakfast product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lbona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7-cereals-energy</w:t>
            </w:r>
          </w:p>
        </w:tc>
        <w:tc>
          <w:tcPr>
            <w:tcW w:w="1933" w:type="dxa"/>
          </w:tcPr>
          <w:p w14:paraId="44D0CD9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13</w:t>
            </w:r>
          </w:p>
          <w:p w14:paraId="196C5FF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25</w:t>
            </w:r>
          </w:p>
          <w:p w14:paraId="6DAA6A7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91</w:t>
            </w:r>
          </w:p>
          <w:p w14:paraId="3DC301A4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005</w:t>
            </w:r>
          </w:p>
          <w:p w14:paraId="7D22C33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361</w:t>
            </w:r>
          </w:p>
        </w:tc>
      </w:tr>
      <w:tr w:rsidR="00014F41" w:rsidRPr="00014F41" w14:paraId="072B40C7" w14:textId="77777777" w:rsidTr="004B381A">
        <w:tc>
          <w:tcPr>
            <w:tcW w:w="2547" w:type="dxa"/>
          </w:tcPr>
          <w:p w14:paraId="0803C489" w14:textId="77777777" w:rsidR="00FC767D" w:rsidRPr="00014F41" w:rsidRDefault="00FC767D" w:rsidP="004B381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Milk and milk products</w:t>
            </w:r>
          </w:p>
        </w:tc>
        <w:tc>
          <w:tcPr>
            <w:tcW w:w="4536" w:type="dxa"/>
          </w:tcPr>
          <w:p w14:paraId="139773F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Yoghurt low fat</w:t>
            </w:r>
          </w:p>
          <w:p w14:paraId="3448AD6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udding vanilla</w:t>
            </w:r>
          </w:p>
          <w:p w14:paraId="6331777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ousse chocolate</w:t>
            </w:r>
          </w:p>
          <w:p w14:paraId="7BC05C9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udding chipolata</w:t>
            </w:r>
          </w:p>
          <w:p w14:paraId="1DAD7A61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Yoghurt full fat with fruit</w:t>
            </w:r>
          </w:p>
          <w:p w14:paraId="233CAD9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Yoghurt Bulgarian low fat</w:t>
            </w:r>
          </w:p>
          <w:p w14:paraId="69DC1ED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romage frais half fat w fruit</w:t>
            </w:r>
          </w:p>
          <w:p w14:paraId="3C99208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lancmange vanilla w strawberry sauce</w:t>
            </w:r>
          </w:p>
          <w:p w14:paraId="598110B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Yoghurt half fat</w:t>
            </w:r>
          </w:p>
          <w:p w14:paraId="476B0F2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Fromage frais low fat w fruit w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w</w:t>
            </w:r>
            <w:proofErr w:type="spellEnd"/>
          </w:p>
          <w:p w14:paraId="713025E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romage frais yoghurt w fruit</w:t>
            </w:r>
          </w:p>
          <w:p w14:paraId="5F29E7C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Tiramisu</w:t>
            </w:r>
          </w:p>
          <w:p w14:paraId="65ACA7CF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Yoghurt Greek full fat</w:t>
            </w:r>
          </w:p>
          <w:p w14:paraId="2BAEA21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udding airy average</w:t>
            </w:r>
          </w:p>
          <w:p w14:paraId="658D29C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Porridge milk w flour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Lammetjespap</w:t>
            </w:r>
            <w:proofErr w:type="spellEnd"/>
          </w:p>
          <w:p w14:paraId="738917A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Yoghurt &amp; custard Campina</w:t>
            </w:r>
          </w:p>
          <w:p w14:paraId="6D5C4EE2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Yoghurt 0% fat w fruit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ctivia</w:t>
            </w:r>
            <w:proofErr w:type="spellEnd"/>
          </w:p>
          <w:p w14:paraId="094B146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orridge oatmeal w semi-skimmed milk</w:t>
            </w:r>
          </w:p>
          <w:p w14:paraId="2059DD2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ilk raw</w:t>
            </w:r>
          </w:p>
          <w:p w14:paraId="3286DE91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ilk chocolate-flavoured full fat</w:t>
            </w:r>
          </w:p>
          <w:p w14:paraId="7B1524A2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ilk chocolate-flavoured low fat</w:t>
            </w:r>
          </w:p>
          <w:p w14:paraId="752B516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ilk whole</w:t>
            </w:r>
          </w:p>
          <w:p w14:paraId="19DE2A9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ilk full fat condensed w sugar tinned</w:t>
            </w:r>
          </w:p>
          <w:p w14:paraId="7B14C4C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ilk semi-skimmed</w:t>
            </w:r>
          </w:p>
          <w:p w14:paraId="66CE3C5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uttermilk</w:t>
            </w:r>
          </w:p>
          <w:p w14:paraId="10EECAF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ilk skimmed</w:t>
            </w:r>
          </w:p>
          <w:p w14:paraId="33ED90B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ilk skimmed dried</w:t>
            </w:r>
          </w:p>
          <w:p w14:paraId="3BD5A9A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ilk whole dried</w:t>
            </w:r>
          </w:p>
          <w:p w14:paraId="0EDA381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uttermilk with fruit</w:t>
            </w:r>
          </w:p>
          <w:p w14:paraId="64A6D50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Yoghurt drink</w:t>
            </w:r>
          </w:p>
          <w:p w14:paraId="6F480F8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ilk chocolate-flavoured semi-skimmed</w:t>
            </w:r>
          </w:p>
          <w:p w14:paraId="3A8812D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ilk semi-skimmed enriched w calcium</w:t>
            </w:r>
          </w:p>
          <w:p w14:paraId="1147C4D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Milk chocolate-flavoured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ocomel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light</w:t>
            </w:r>
          </w:p>
          <w:p w14:paraId="0957DDF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ilk goats- full fat</w:t>
            </w:r>
          </w:p>
          <w:p w14:paraId="0AEB803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Yoghurt drink with sweeteners</w:t>
            </w:r>
          </w:p>
          <w:p w14:paraId="07A1660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oconut milk</w:t>
            </w:r>
          </w:p>
          <w:p w14:paraId="55D454B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Drinking chocolate w s-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k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milk</w:t>
            </w:r>
          </w:p>
          <w:p w14:paraId="4DC3BEF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Dairy drink Campina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ruitmilk</w:t>
            </w:r>
            <w:proofErr w:type="spellEnd"/>
          </w:p>
          <w:p w14:paraId="6981B73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Drinking chocolate w s-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k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milk +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Nesquik</w:t>
            </w:r>
            <w:proofErr w:type="spellEnd"/>
          </w:p>
          <w:p w14:paraId="305E764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ilkdrink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skimmed milk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ecel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pro-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ctiv</w:t>
            </w:r>
            <w:proofErr w:type="spellEnd"/>
          </w:p>
          <w:p w14:paraId="32EC253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Hot chocolate from vending machine</w:t>
            </w:r>
          </w:p>
          <w:p w14:paraId="285D456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offee iced</w:t>
            </w:r>
          </w:p>
          <w:p w14:paraId="1D3CCC7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Dairy drink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ilk&amp;Fruit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mango</w:t>
            </w:r>
          </w:p>
          <w:p w14:paraId="407C228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Milk chocolate-flavoured w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w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Optimel</w:t>
            </w:r>
            <w:proofErr w:type="spellEnd"/>
          </w:p>
        </w:tc>
        <w:tc>
          <w:tcPr>
            <w:tcW w:w="1933" w:type="dxa"/>
          </w:tcPr>
          <w:p w14:paraId="7546861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01</w:t>
            </w:r>
          </w:p>
          <w:p w14:paraId="2D9203E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36</w:t>
            </w:r>
          </w:p>
          <w:p w14:paraId="55ACAAE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67</w:t>
            </w:r>
          </w:p>
          <w:p w14:paraId="5C26498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86</w:t>
            </w:r>
          </w:p>
          <w:p w14:paraId="43DF641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63</w:t>
            </w:r>
          </w:p>
          <w:p w14:paraId="6C0F61A1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16</w:t>
            </w:r>
          </w:p>
          <w:p w14:paraId="25213BD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17</w:t>
            </w:r>
          </w:p>
          <w:p w14:paraId="0700DB82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40</w:t>
            </w:r>
          </w:p>
          <w:p w14:paraId="46F1B32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02</w:t>
            </w:r>
          </w:p>
          <w:p w14:paraId="4172264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246</w:t>
            </w:r>
          </w:p>
          <w:p w14:paraId="5334109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247</w:t>
            </w:r>
          </w:p>
          <w:p w14:paraId="0F6E638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371</w:t>
            </w:r>
          </w:p>
          <w:p w14:paraId="18ECFBA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503</w:t>
            </w:r>
          </w:p>
          <w:p w14:paraId="567DEAD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520</w:t>
            </w:r>
          </w:p>
          <w:p w14:paraId="37A6F90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521</w:t>
            </w:r>
          </w:p>
          <w:p w14:paraId="1BAD0B04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536</w:t>
            </w:r>
          </w:p>
          <w:p w14:paraId="588C6122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655</w:t>
            </w:r>
          </w:p>
          <w:p w14:paraId="1C77368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050</w:t>
            </w:r>
          </w:p>
          <w:p w14:paraId="2473EFC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0</w:t>
            </w:r>
          </w:p>
          <w:p w14:paraId="0EC350A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2</w:t>
            </w:r>
          </w:p>
          <w:p w14:paraId="75F9236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3</w:t>
            </w:r>
          </w:p>
          <w:p w14:paraId="71D0FED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9</w:t>
            </w:r>
          </w:p>
          <w:p w14:paraId="79CE3E4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81</w:t>
            </w:r>
          </w:p>
          <w:p w14:paraId="7837E31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86</w:t>
            </w:r>
          </w:p>
          <w:p w14:paraId="1310A7B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89</w:t>
            </w:r>
          </w:p>
          <w:p w14:paraId="00FF5C7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94</w:t>
            </w:r>
          </w:p>
          <w:p w14:paraId="5F8B2F8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95</w:t>
            </w:r>
          </w:p>
          <w:p w14:paraId="79AB0FE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96</w:t>
            </w:r>
          </w:p>
          <w:p w14:paraId="328E0F9F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79</w:t>
            </w:r>
          </w:p>
          <w:p w14:paraId="0EFA269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57</w:t>
            </w:r>
          </w:p>
          <w:p w14:paraId="2DA77B4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464</w:t>
            </w:r>
          </w:p>
          <w:p w14:paraId="0D30EF0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719</w:t>
            </w:r>
          </w:p>
          <w:p w14:paraId="294F3ED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970</w:t>
            </w:r>
          </w:p>
          <w:p w14:paraId="602A2FF1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240</w:t>
            </w:r>
          </w:p>
          <w:p w14:paraId="4D7E241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254</w:t>
            </w:r>
          </w:p>
          <w:p w14:paraId="7B3B63A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290</w:t>
            </w:r>
          </w:p>
          <w:p w14:paraId="306A69E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495</w:t>
            </w:r>
          </w:p>
          <w:p w14:paraId="7D6D051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496</w:t>
            </w:r>
          </w:p>
          <w:p w14:paraId="5A6995E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500</w:t>
            </w:r>
          </w:p>
          <w:p w14:paraId="1FA8A8A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25</w:t>
            </w:r>
          </w:p>
          <w:p w14:paraId="245A80B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60</w:t>
            </w:r>
          </w:p>
          <w:p w14:paraId="3F096804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835</w:t>
            </w:r>
          </w:p>
          <w:p w14:paraId="66E8326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917</w:t>
            </w:r>
          </w:p>
          <w:p w14:paraId="74E16D4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004</w:t>
            </w:r>
          </w:p>
        </w:tc>
      </w:tr>
      <w:tr w:rsidR="00014F41" w:rsidRPr="00014F41" w14:paraId="5E19D943" w14:textId="77777777" w:rsidTr="004B381A">
        <w:tc>
          <w:tcPr>
            <w:tcW w:w="2547" w:type="dxa"/>
          </w:tcPr>
          <w:p w14:paraId="2160B416" w14:textId="77777777" w:rsidR="00FC767D" w:rsidRPr="00014F41" w:rsidRDefault="00FC767D" w:rsidP="004B381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Soups</w:t>
            </w:r>
          </w:p>
        </w:tc>
        <w:tc>
          <w:tcPr>
            <w:tcW w:w="4536" w:type="dxa"/>
          </w:tcPr>
          <w:p w14:paraId="15E986C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oup clear with meat</w:t>
            </w:r>
          </w:p>
          <w:p w14:paraId="3AE3A75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oup clear with meat and noodles</w:t>
            </w:r>
          </w:p>
          <w:p w14:paraId="4A98109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oup clear with meat and vegetables</w:t>
            </w:r>
          </w:p>
          <w:p w14:paraId="46C17C72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oup clear with meat vegetables and noodles</w:t>
            </w:r>
          </w:p>
          <w:p w14:paraId="07D00A7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oup main course with legumes and meat</w:t>
            </w:r>
          </w:p>
          <w:p w14:paraId="532E440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tock powder low sodium</w:t>
            </w:r>
          </w:p>
        </w:tc>
        <w:tc>
          <w:tcPr>
            <w:tcW w:w="1933" w:type="dxa"/>
          </w:tcPr>
          <w:p w14:paraId="30F4C7B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58</w:t>
            </w:r>
          </w:p>
          <w:p w14:paraId="399E850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60</w:t>
            </w:r>
          </w:p>
          <w:p w14:paraId="11625DA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61</w:t>
            </w:r>
          </w:p>
          <w:p w14:paraId="05B05A31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62</w:t>
            </w:r>
          </w:p>
          <w:p w14:paraId="5980C0F2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66</w:t>
            </w:r>
          </w:p>
          <w:p w14:paraId="3B76F821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883</w:t>
            </w:r>
          </w:p>
        </w:tc>
      </w:tr>
      <w:tr w:rsidR="00014F41" w:rsidRPr="00014F41" w14:paraId="020365BF" w14:textId="77777777" w:rsidTr="004B381A">
        <w:tc>
          <w:tcPr>
            <w:tcW w:w="2547" w:type="dxa"/>
          </w:tcPr>
          <w:p w14:paraId="20B0BFED" w14:textId="77777777" w:rsidR="00FC767D" w:rsidRPr="00014F41" w:rsidRDefault="00FC767D" w:rsidP="004B381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Vegetables and legumes</w:t>
            </w:r>
          </w:p>
        </w:tc>
        <w:tc>
          <w:tcPr>
            <w:tcW w:w="4536" w:type="dxa"/>
          </w:tcPr>
          <w:p w14:paraId="37BF9FBF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Kale curly boiled</w:t>
            </w:r>
          </w:p>
          <w:p w14:paraId="4D60222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ushrooms chanterelle boiled</w:t>
            </w:r>
          </w:p>
          <w:p w14:paraId="7C0AFBBF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ushrooms boiled</w:t>
            </w:r>
          </w:p>
          <w:p w14:paraId="4C68B67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Lettuce head boiled</w:t>
            </w:r>
          </w:p>
          <w:p w14:paraId="682CB23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wiss chard leaf boiled</w:t>
            </w:r>
          </w:p>
          <w:p w14:paraId="15BEEB8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pinach raw</w:t>
            </w:r>
          </w:p>
          <w:p w14:paraId="585DC52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ean sprouts raw</w:t>
            </w:r>
          </w:p>
          <w:p w14:paraId="2061245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Bean sprouts boiled </w:t>
            </w:r>
          </w:p>
          <w:p w14:paraId="49BCCA4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eas garden medium fine tinned</w:t>
            </w:r>
          </w:p>
          <w:p w14:paraId="6AA9762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eas garden super fine tinned</w:t>
            </w:r>
          </w:p>
          <w:p w14:paraId="0226F7B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eas and carrots tinned</w:t>
            </w:r>
          </w:p>
          <w:p w14:paraId="2BF9BB6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pinach tinned</w:t>
            </w:r>
          </w:p>
          <w:p w14:paraId="2697912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Tomato puree concentrated tinned</w:t>
            </w:r>
          </w:p>
          <w:p w14:paraId="1FA74B4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eans broad tinned</w:t>
            </w:r>
          </w:p>
          <w:p w14:paraId="6FFF7D51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eas marrowfat legumes tinned</w:t>
            </w:r>
          </w:p>
          <w:p w14:paraId="377771C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eans baked in tomato sauce tinned</w:t>
            </w:r>
          </w:p>
          <w:p w14:paraId="7C55BC8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wiss chard leaf raw</w:t>
            </w:r>
          </w:p>
          <w:p w14:paraId="002E9F4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pinach creamed frozen boiled</w:t>
            </w:r>
          </w:p>
          <w:p w14:paraId="17A2040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eans brown tinned</w:t>
            </w:r>
          </w:p>
          <w:p w14:paraId="3D82073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Garlic fresh</w:t>
            </w:r>
          </w:p>
          <w:p w14:paraId="405CB74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Broccoli boiled </w:t>
            </w:r>
          </w:p>
          <w:p w14:paraId="3FF04EC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eas frozen boiled</w:t>
            </w:r>
          </w:p>
          <w:p w14:paraId="010BDBC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eans broad boiled</w:t>
            </w:r>
          </w:p>
          <w:p w14:paraId="3EFC0C5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eas fresh boiled</w:t>
            </w:r>
          </w:p>
          <w:p w14:paraId="6671EFF2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eans white/brown boiled</w:t>
            </w:r>
          </w:p>
          <w:p w14:paraId="3C0EFEC4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Lentils boiled</w:t>
            </w:r>
          </w:p>
          <w:p w14:paraId="2650759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Peas green boiled </w:t>
            </w:r>
          </w:p>
          <w:p w14:paraId="77BC6AF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Dandelion leaves raw</w:t>
            </w:r>
          </w:p>
          <w:p w14:paraId="12604D4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eas chick boiled</w:t>
            </w:r>
          </w:p>
          <w:p w14:paraId="1381D55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eas and carrots frozen unprepared</w:t>
            </w:r>
          </w:p>
          <w:p w14:paraId="76E2530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Vegetable mixed Mexico frozen unprepared</w:t>
            </w:r>
          </w:p>
          <w:p w14:paraId="639921D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Beans runner frozen unprepared </w:t>
            </w:r>
          </w:p>
          <w:p w14:paraId="04B51D24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Beans broad frozen unprepared </w:t>
            </w:r>
          </w:p>
          <w:p w14:paraId="332B993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Onions deep-fried sachet</w:t>
            </w:r>
          </w:p>
          <w:p w14:paraId="2AA2849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Tomatoes dried in oil tin/glass</w:t>
            </w:r>
          </w:p>
          <w:p w14:paraId="37C65181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Tomato sun-dried</w:t>
            </w:r>
          </w:p>
          <w:p w14:paraId="4E318CD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Rocket raw</w:t>
            </w:r>
          </w:p>
          <w:p w14:paraId="5DF5F3A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weetcorn tinned</w:t>
            </w:r>
          </w:p>
          <w:p w14:paraId="3F91CAD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eans white tinned</w:t>
            </w:r>
          </w:p>
        </w:tc>
        <w:tc>
          <w:tcPr>
            <w:tcW w:w="1933" w:type="dxa"/>
          </w:tcPr>
          <w:p w14:paraId="571FDDF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</w:t>
            </w:r>
          </w:p>
          <w:p w14:paraId="7C93459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8</w:t>
            </w:r>
          </w:p>
          <w:p w14:paraId="38E18B2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0</w:t>
            </w:r>
          </w:p>
          <w:p w14:paraId="3FA4DE3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7</w:t>
            </w:r>
          </w:p>
          <w:p w14:paraId="32EEC06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8</w:t>
            </w:r>
          </w:p>
          <w:p w14:paraId="0C57D4A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1</w:t>
            </w:r>
          </w:p>
          <w:p w14:paraId="2086157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8</w:t>
            </w:r>
          </w:p>
          <w:p w14:paraId="52F12C7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9</w:t>
            </w:r>
          </w:p>
          <w:p w14:paraId="09430B8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34</w:t>
            </w:r>
          </w:p>
          <w:p w14:paraId="6C1ED68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35</w:t>
            </w:r>
          </w:p>
          <w:p w14:paraId="761986C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36</w:t>
            </w:r>
          </w:p>
          <w:p w14:paraId="4C54A34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40</w:t>
            </w:r>
          </w:p>
          <w:p w14:paraId="66081DE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41</w:t>
            </w:r>
          </w:p>
          <w:p w14:paraId="606F00B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42</w:t>
            </w:r>
          </w:p>
          <w:p w14:paraId="1D7BBE0F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96</w:t>
            </w:r>
          </w:p>
          <w:p w14:paraId="2F36FAC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97</w:t>
            </w:r>
          </w:p>
          <w:p w14:paraId="6B404A8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63</w:t>
            </w:r>
          </w:p>
          <w:p w14:paraId="1C784F3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51</w:t>
            </w:r>
          </w:p>
          <w:p w14:paraId="4E84157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60</w:t>
            </w:r>
          </w:p>
          <w:p w14:paraId="3C37AB2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30</w:t>
            </w:r>
          </w:p>
          <w:p w14:paraId="3EADD0D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20</w:t>
            </w:r>
          </w:p>
          <w:p w14:paraId="2D324BA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53</w:t>
            </w:r>
          </w:p>
          <w:p w14:paraId="7D8D4DA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62</w:t>
            </w:r>
          </w:p>
          <w:p w14:paraId="30E9403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63</w:t>
            </w:r>
          </w:p>
          <w:p w14:paraId="7F5210B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68</w:t>
            </w:r>
          </w:p>
          <w:p w14:paraId="0A5925C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70</w:t>
            </w:r>
          </w:p>
          <w:p w14:paraId="190B6511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72</w:t>
            </w:r>
          </w:p>
          <w:p w14:paraId="6530F6D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087</w:t>
            </w:r>
          </w:p>
          <w:p w14:paraId="227B9D9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095</w:t>
            </w:r>
          </w:p>
          <w:p w14:paraId="7B5A1FE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139</w:t>
            </w:r>
          </w:p>
          <w:p w14:paraId="4B8767B1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141</w:t>
            </w:r>
          </w:p>
          <w:p w14:paraId="24A1CBB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143</w:t>
            </w:r>
          </w:p>
          <w:p w14:paraId="6E11F4B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148</w:t>
            </w:r>
          </w:p>
          <w:p w14:paraId="41E5EF44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484</w:t>
            </w:r>
          </w:p>
          <w:p w14:paraId="2D18D50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377</w:t>
            </w:r>
          </w:p>
          <w:p w14:paraId="2CB03DE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378</w:t>
            </w:r>
          </w:p>
          <w:p w14:paraId="0043F67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36</w:t>
            </w:r>
          </w:p>
          <w:p w14:paraId="4A53703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900</w:t>
            </w:r>
          </w:p>
          <w:p w14:paraId="7E04321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049</w:t>
            </w:r>
          </w:p>
        </w:tc>
      </w:tr>
      <w:tr w:rsidR="00014F41" w:rsidRPr="00014F41" w14:paraId="68A4D292" w14:textId="77777777" w:rsidTr="004B381A">
        <w:tc>
          <w:tcPr>
            <w:tcW w:w="2547" w:type="dxa"/>
          </w:tcPr>
          <w:p w14:paraId="5762F061" w14:textId="77777777" w:rsidR="00FC767D" w:rsidRPr="00014F41" w:rsidRDefault="00FC767D" w:rsidP="004B381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Cheese</w:t>
            </w:r>
          </w:p>
        </w:tc>
        <w:tc>
          <w:tcPr>
            <w:tcW w:w="4536" w:type="dxa"/>
          </w:tcPr>
          <w:p w14:paraId="09ACA89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Cheese Swiss dried </w:t>
            </w:r>
          </w:p>
          <w:p w14:paraId="3FCC49D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eese Edam 40+</w:t>
            </w:r>
          </w:p>
          <w:p w14:paraId="1B38FA7F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Cheese 20+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Leidse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w cumin/Fries clove</w:t>
            </w:r>
          </w:p>
          <w:p w14:paraId="73EEA19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eese Parmesan</w:t>
            </w:r>
          </w:p>
          <w:p w14:paraId="24BB0F2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eese Gruyere</w:t>
            </w:r>
          </w:p>
          <w:p w14:paraId="3742170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eese Emmentaler</w:t>
            </w:r>
          </w:p>
          <w:p w14:paraId="7D7A2DA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eese Cheddar</w:t>
            </w:r>
          </w:p>
          <w:p w14:paraId="5337204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eese Amsterdam 48+</w:t>
            </w:r>
          </w:p>
          <w:p w14:paraId="04DE73A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eese raw milk 48+</w:t>
            </w:r>
          </w:p>
          <w:p w14:paraId="65078D0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eese sodium reduced 48+</w:t>
            </w:r>
          </w:p>
          <w:p w14:paraId="6DBB458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</w:rPr>
              <w:t>Cheese 30+</w:t>
            </w:r>
          </w:p>
          <w:p w14:paraId="4468088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nl-NL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nl-NL"/>
              </w:rPr>
              <w:t>Cheese 20+</w:t>
            </w:r>
          </w:p>
          <w:p w14:paraId="661C799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nl-NL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nl-NL"/>
              </w:rPr>
              <w:t>Cheese Leerdammer/Maasdammer 45+</w:t>
            </w:r>
          </w:p>
          <w:p w14:paraId="6D70649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eese 40+ Leiden w cumin/Fries clove</w:t>
            </w:r>
          </w:p>
          <w:p w14:paraId="0BCF3E6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eese 45+</w:t>
            </w:r>
          </w:p>
          <w:p w14:paraId="28990D7F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eese 30+ low salt</w:t>
            </w:r>
          </w:p>
        </w:tc>
        <w:tc>
          <w:tcPr>
            <w:tcW w:w="1933" w:type="dxa"/>
          </w:tcPr>
          <w:p w14:paraId="12A7771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04</w:t>
            </w:r>
          </w:p>
          <w:p w14:paraId="3D905871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11</w:t>
            </w:r>
          </w:p>
          <w:p w14:paraId="659DAB8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14</w:t>
            </w:r>
          </w:p>
          <w:p w14:paraId="6CCA815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18</w:t>
            </w:r>
          </w:p>
          <w:p w14:paraId="2FD1710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22</w:t>
            </w:r>
          </w:p>
          <w:p w14:paraId="10EAD64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24</w:t>
            </w:r>
          </w:p>
          <w:p w14:paraId="1C2AC0A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25</w:t>
            </w:r>
          </w:p>
          <w:p w14:paraId="2F2E7BC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83</w:t>
            </w:r>
          </w:p>
          <w:p w14:paraId="254E327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112</w:t>
            </w:r>
          </w:p>
          <w:p w14:paraId="43F3D90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113</w:t>
            </w:r>
          </w:p>
          <w:p w14:paraId="7CD99F6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382</w:t>
            </w:r>
          </w:p>
          <w:p w14:paraId="43C6408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723</w:t>
            </w:r>
          </w:p>
          <w:p w14:paraId="27A5BDA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725</w:t>
            </w:r>
          </w:p>
          <w:p w14:paraId="1C6A78C1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726</w:t>
            </w:r>
          </w:p>
          <w:p w14:paraId="3BA754F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809</w:t>
            </w:r>
          </w:p>
          <w:p w14:paraId="1D733AD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824</w:t>
            </w:r>
          </w:p>
        </w:tc>
      </w:tr>
      <w:tr w:rsidR="00014F41" w:rsidRPr="00014F41" w14:paraId="5EA9E18C" w14:textId="77777777" w:rsidTr="004B381A">
        <w:tc>
          <w:tcPr>
            <w:tcW w:w="2547" w:type="dxa"/>
          </w:tcPr>
          <w:p w14:paraId="162F1909" w14:textId="77777777" w:rsidR="00FC767D" w:rsidRPr="00014F41" w:rsidRDefault="00FC767D" w:rsidP="004B381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Pastry and biscuits</w:t>
            </w:r>
          </w:p>
        </w:tc>
        <w:tc>
          <w:tcPr>
            <w:tcW w:w="4536" w:type="dxa"/>
          </w:tcPr>
          <w:p w14:paraId="27E03AA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Biscuit fortified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Liga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Tweede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tap</w:t>
            </w:r>
            <w:proofErr w:type="spellEnd"/>
          </w:p>
          <w:p w14:paraId="6035C31F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Almond filled pastry </w:t>
            </w:r>
          </w:p>
          <w:p w14:paraId="098B628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iscuit sweet</w:t>
            </w:r>
          </w:p>
          <w:p w14:paraId="43501FA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ake wo butter</w:t>
            </w:r>
          </w:p>
          <w:p w14:paraId="73DB032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Cake sponge Dutch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Eierkoek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</w:t>
            </w:r>
          </w:p>
          <w:p w14:paraId="34143BC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iscuit sponge fingers</w:t>
            </w:r>
          </w:p>
          <w:p w14:paraId="0745B75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iscuit brown/wholemeal</w:t>
            </w:r>
          </w:p>
          <w:p w14:paraId="1896E54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Doughnut Dutch style </w:t>
            </w:r>
          </w:p>
          <w:p w14:paraId="6FE6FE34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iscuit oatmeal</w:t>
            </w:r>
          </w:p>
          <w:p w14:paraId="0BB3052F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Biscuit spiced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peculaas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w almond paste</w:t>
            </w:r>
          </w:p>
          <w:p w14:paraId="6DDA8BF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iscuit chocolate</w:t>
            </w:r>
          </w:p>
          <w:p w14:paraId="7437EC1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iscuits sugar free</w:t>
            </w:r>
          </w:p>
          <w:p w14:paraId="206980F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Biscuit fortified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Liga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ilkbreak</w:t>
            </w:r>
            <w:proofErr w:type="spellEnd"/>
          </w:p>
          <w:p w14:paraId="0A85E771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ake made with butter</w:t>
            </w:r>
          </w:p>
          <w:p w14:paraId="4E0C8DC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Cake Dutch spices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ontbijtkoek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w nuts</w:t>
            </w:r>
          </w:p>
          <w:p w14:paraId="52A6E55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de-DE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de-DE"/>
              </w:rPr>
              <w:t>Wafer galette</w:t>
            </w:r>
          </w:p>
          <w:p w14:paraId="67B8948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de-DE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de-DE"/>
              </w:rPr>
              <w:t>Wafer w milk &amp; hazelnts Knoppers</w:t>
            </w:r>
          </w:p>
          <w:p w14:paraId="2F2767D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ake with nuts</w:t>
            </w:r>
          </w:p>
          <w:p w14:paraId="15C7B10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iscuit fortified LU Time Out</w:t>
            </w:r>
          </w:p>
          <w:p w14:paraId="28DEE7B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</w:rPr>
              <w:t>Cake with “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</w:rPr>
              <w:t>bitterkoekjes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</w:rPr>
              <w:t>”</w:t>
            </w:r>
          </w:p>
          <w:p w14:paraId="0A6BCAE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nl-NL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nl-NL"/>
              </w:rPr>
              <w:t>Biscuit Bridge ommetjes</w:t>
            </w:r>
          </w:p>
          <w:p w14:paraId="6453793F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ponge cake wholemeal</w:t>
            </w:r>
          </w:p>
        </w:tc>
        <w:tc>
          <w:tcPr>
            <w:tcW w:w="1933" w:type="dxa"/>
          </w:tcPr>
          <w:p w14:paraId="715F5FB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34</w:t>
            </w:r>
          </w:p>
          <w:p w14:paraId="72E7FD04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50</w:t>
            </w:r>
          </w:p>
          <w:p w14:paraId="48E2874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52</w:t>
            </w:r>
          </w:p>
          <w:p w14:paraId="356D70C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53</w:t>
            </w:r>
          </w:p>
          <w:p w14:paraId="428BAFDF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54</w:t>
            </w:r>
          </w:p>
          <w:p w14:paraId="03E6DF5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60</w:t>
            </w:r>
          </w:p>
          <w:p w14:paraId="4B130AEF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63</w:t>
            </w:r>
          </w:p>
          <w:p w14:paraId="3497561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74</w:t>
            </w:r>
          </w:p>
          <w:p w14:paraId="2CCF172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37</w:t>
            </w:r>
          </w:p>
          <w:p w14:paraId="1FB75E94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55</w:t>
            </w:r>
          </w:p>
          <w:p w14:paraId="58B4047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471</w:t>
            </w:r>
          </w:p>
          <w:p w14:paraId="0D1C4BF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477</w:t>
            </w:r>
          </w:p>
          <w:p w14:paraId="119BB49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965</w:t>
            </w:r>
          </w:p>
          <w:p w14:paraId="1D6C385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969</w:t>
            </w:r>
          </w:p>
          <w:p w14:paraId="5BB909A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397</w:t>
            </w:r>
          </w:p>
          <w:p w14:paraId="64B485D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425</w:t>
            </w:r>
          </w:p>
          <w:p w14:paraId="7C80579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428</w:t>
            </w:r>
          </w:p>
          <w:p w14:paraId="62ACE95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432</w:t>
            </w:r>
          </w:p>
          <w:p w14:paraId="1E806BF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556</w:t>
            </w:r>
          </w:p>
          <w:p w14:paraId="3FBB003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571</w:t>
            </w:r>
          </w:p>
          <w:p w14:paraId="0404A9EF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19</w:t>
            </w:r>
          </w:p>
          <w:p w14:paraId="41F7E8C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933</w:t>
            </w:r>
          </w:p>
        </w:tc>
      </w:tr>
      <w:tr w:rsidR="00014F41" w:rsidRPr="00014F41" w14:paraId="6FFDD7D7" w14:textId="77777777" w:rsidTr="004B381A">
        <w:tc>
          <w:tcPr>
            <w:tcW w:w="2547" w:type="dxa"/>
          </w:tcPr>
          <w:p w14:paraId="363EAE19" w14:textId="77777777" w:rsidR="00FC767D" w:rsidRPr="00014F41" w:rsidRDefault="00FC767D" w:rsidP="004B381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Sugar, sweets, sweet spreads and sweet sauces</w:t>
            </w:r>
          </w:p>
        </w:tc>
        <w:tc>
          <w:tcPr>
            <w:tcW w:w="4536" w:type="dxa"/>
          </w:tcPr>
          <w:p w14:paraId="1DA9C0B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ocoa powder</w:t>
            </w:r>
          </w:p>
          <w:p w14:paraId="1451DDF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ocolate milk</w:t>
            </w:r>
          </w:p>
          <w:p w14:paraId="23BDA8F2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andybar</w:t>
            </w:r>
            <w:proofErr w:type="spellEnd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Snickers</w:t>
            </w:r>
          </w:p>
          <w:p w14:paraId="3E071FAF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Cocoa product powder </w:t>
            </w:r>
            <w:proofErr w:type="spellStart"/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Ovomaltine</w:t>
            </w:r>
            <w:proofErr w:type="spellEnd"/>
          </w:p>
          <w:p w14:paraId="3257594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&amp;M’s chocolate with peanuts</w:t>
            </w:r>
          </w:p>
          <w:p w14:paraId="5C082D44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ocolate bar milk with nuts</w:t>
            </w:r>
          </w:p>
          <w:p w14:paraId="40BD5FF2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lmond paste with egg</w:t>
            </w:r>
          </w:p>
          <w:p w14:paraId="3C16A36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ocolate plain with nuts</w:t>
            </w:r>
          </w:p>
          <w:p w14:paraId="4B867942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ocolate milk w puffed rice</w:t>
            </w:r>
          </w:p>
          <w:p w14:paraId="00E6BB9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ocoa product sweetened Nesquik Hot Choc</w:t>
            </w:r>
          </w:p>
        </w:tc>
        <w:tc>
          <w:tcPr>
            <w:tcW w:w="1933" w:type="dxa"/>
          </w:tcPr>
          <w:p w14:paraId="2EB71E7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30</w:t>
            </w:r>
          </w:p>
          <w:p w14:paraId="4218A52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31</w:t>
            </w:r>
          </w:p>
          <w:p w14:paraId="4685B4E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28</w:t>
            </w:r>
          </w:p>
          <w:p w14:paraId="127A0CB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95</w:t>
            </w:r>
          </w:p>
          <w:p w14:paraId="6F457EB2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21</w:t>
            </w:r>
          </w:p>
          <w:p w14:paraId="581A6CC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17</w:t>
            </w:r>
          </w:p>
          <w:p w14:paraId="08CCAAF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90</w:t>
            </w:r>
          </w:p>
          <w:p w14:paraId="2EC6E1C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375</w:t>
            </w:r>
          </w:p>
          <w:p w14:paraId="1ED05D4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376</w:t>
            </w:r>
          </w:p>
          <w:p w14:paraId="3A97E37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415</w:t>
            </w:r>
          </w:p>
        </w:tc>
      </w:tr>
      <w:tr w:rsidR="00014F41" w:rsidRPr="00014F41" w14:paraId="03A98512" w14:textId="77777777" w:rsidTr="004B381A">
        <w:tc>
          <w:tcPr>
            <w:tcW w:w="2547" w:type="dxa"/>
          </w:tcPr>
          <w:p w14:paraId="784E5939" w14:textId="77777777" w:rsidR="00FC767D" w:rsidRPr="00014F41" w:rsidRDefault="00FC767D" w:rsidP="004B381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 xml:space="preserve">Bread </w:t>
            </w:r>
          </w:p>
        </w:tc>
        <w:tc>
          <w:tcPr>
            <w:tcW w:w="4536" w:type="dxa"/>
          </w:tcPr>
          <w:p w14:paraId="70C1E54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Bread wholemeal average </w:t>
            </w:r>
          </w:p>
          <w:p w14:paraId="5986B614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read wholemeal w pumpkin seeds</w:t>
            </w:r>
          </w:p>
          <w:p w14:paraId="200407E4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reak linseed</w:t>
            </w:r>
          </w:p>
          <w:p w14:paraId="55AF7B8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read multigrain average w seeds</w:t>
            </w:r>
          </w:p>
          <w:p w14:paraId="4822279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read wholemeal w nuts</w:t>
            </w:r>
          </w:p>
          <w:p w14:paraId="6155548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read wholemeal w sunflower seeds</w:t>
            </w:r>
          </w:p>
          <w:p w14:paraId="21995B6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read wholemeal w seeds</w:t>
            </w:r>
          </w:p>
          <w:p w14:paraId="1354180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read brown w seeds</w:t>
            </w:r>
          </w:p>
          <w:p w14:paraId="1C2B3C7C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read corn w sunflower seeds</w:t>
            </w:r>
          </w:p>
          <w:p w14:paraId="41BC166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Roll brown hard</w:t>
            </w:r>
          </w:p>
          <w:p w14:paraId="67B4071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Roll brown soft</w:t>
            </w:r>
          </w:p>
          <w:p w14:paraId="0081EF5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Rolle wholemeal soft</w:t>
            </w:r>
          </w:p>
          <w:p w14:paraId="13C8274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Roll multigrain hard</w:t>
            </w:r>
          </w:p>
          <w:p w14:paraId="00980254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Roll multigrain soft</w:t>
            </w:r>
          </w:p>
          <w:p w14:paraId="629DF138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read brown w pumpkin seeds</w:t>
            </w:r>
          </w:p>
          <w:p w14:paraId="603BE95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roissant chocolate-</w:t>
            </w:r>
          </w:p>
          <w:p w14:paraId="7573A331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lmond paste filled tarts w butter</w:t>
            </w:r>
          </w:p>
          <w:p w14:paraId="704880E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roissant prepared w butter</w:t>
            </w:r>
          </w:p>
          <w:p w14:paraId="2886836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roissant average</w:t>
            </w:r>
          </w:p>
          <w:p w14:paraId="4B6CAE2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read brioche</w:t>
            </w:r>
          </w:p>
        </w:tc>
        <w:tc>
          <w:tcPr>
            <w:tcW w:w="1933" w:type="dxa"/>
          </w:tcPr>
          <w:p w14:paraId="2362324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46</w:t>
            </w:r>
          </w:p>
          <w:p w14:paraId="092F063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348</w:t>
            </w:r>
          </w:p>
          <w:p w14:paraId="6C0F1A1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349</w:t>
            </w:r>
          </w:p>
          <w:p w14:paraId="1A68CC9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350</w:t>
            </w:r>
          </w:p>
          <w:p w14:paraId="417D3D1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354</w:t>
            </w:r>
          </w:p>
          <w:p w14:paraId="7C9D1702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357</w:t>
            </w:r>
          </w:p>
          <w:p w14:paraId="3188936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03</w:t>
            </w:r>
          </w:p>
          <w:p w14:paraId="5F8B8AA4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04</w:t>
            </w:r>
          </w:p>
          <w:p w14:paraId="0752A69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07</w:t>
            </w:r>
          </w:p>
          <w:p w14:paraId="08CD0596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96</w:t>
            </w:r>
          </w:p>
          <w:p w14:paraId="3C5BF71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97</w:t>
            </w:r>
          </w:p>
          <w:p w14:paraId="2F236F59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98</w:t>
            </w:r>
          </w:p>
          <w:p w14:paraId="7D736712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99</w:t>
            </w:r>
          </w:p>
          <w:p w14:paraId="4F46112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800</w:t>
            </w:r>
          </w:p>
          <w:p w14:paraId="4E0CE97F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821</w:t>
            </w:r>
          </w:p>
          <w:p w14:paraId="60668F4B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400</w:t>
            </w:r>
          </w:p>
          <w:p w14:paraId="59940823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61</w:t>
            </w:r>
          </w:p>
          <w:p w14:paraId="1F090307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801</w:t>
            </w:r>
          </w:p>
          <w:p w14:paraId="37C5F4FE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818</w:t>
            </w:r>
          </w:p>
          <w:p w14:paraId="405478C2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876</w:t>
            </w:r>
          </w:p>
        </w:tc>
      </w:tr>
      <w:tr w:rsidR="00FC767D" w:rsidRPr="00014F41" w14:paraId="3854197B" w14:textId="77777777" w:rsidTr="004B381A">
        <w:tc>
          <w:tcPr>
            <w:tcW w:w="2547" w:type="dxa"/>
            <w:tcBorders>
              <w:bottom w:val="single" w:sz="12" w:space="0" w:color="auto"/>
            </w:tcBorders>
          </w:tcPr>
          <w:p w14:paraId="1962A7CF" w14:textId="77777777" w:rsidR="00FC767D" w:rsidRPr="00014F41" w:rsidRDefault="00FC767D" w:rsidP="004B381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Non-alcoholic drinks</w:t>
            </w:r>
          </w:p>
        </w:tc>
        <w:tc>
          <w:tcPr>
            <w:tcW w:w="4536" w:type="dxa"/>
            <w:tcBorders>
              <w:bottom w:val="single" w:sz="12" w:space="0" w:color="auto"/>
            </w:tcBorders>
          </w:tcPr>
          <w:p w14:paraId="78CC6060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nl-NL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nl-NL"/>
              </w:rPr>
              <w:t>Juice tomato/vegetable Appelsientje</w:t>
            </w:r>
          </w:p>
          <w:p w14:paraId="539A3B35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nl-NL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nl-NL"/>
              </w:rPr>
              <w:t>Juice tomato Appelsientje Zontomaat</w:t>
            </w:r>
          </w:p>
        </w:tc>
        <w:tc>
          <w:tcPr>
            <w:tcW w:w="1933" w:type="dxa"/>
            <w:tcBorders>
              <w:bottom w:val="single" w:sz="12" w:space="0" w:color="auto"/>
            </w:tcBorders>
          </w:tcPr>
          <w:p w14:paraId="5EDE55AA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933</w:t>
            </w:r>
          </w:p>
          <w:p w14:paraId="12894CCD" w14:textId="77777777" w:rsidR="00FC767D" w:rsidRPr="00014F41" w:rsidRDefault="00FC767D" w:rsidP="004B381A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14F41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934</w:t>
            </w:r>
          </w:p>
        </w:tc>
      </w:tr>
    </w:tbl>
    <w:p w14:paraId="0D6268B1" w14:textId="77777777" w:rsidR="00FC767D" w:rsidRPr="00014F41" w:rsidRDefault="00FC767D" w:rsidP="00FC767D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</w:p>
    <w:p w14:paraId="33F2769E" w14:textId="50E1B841" w:rsidR="001776A8" w:rsidRPr="00014F41" w:rsidRDefault="001776A8"/>
    <w:sectPr w:rsidR="001776A8" w:rsidRPr="00014F41" w:rsidSect="00F61451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C767D"/>
    <w:rsid w:val="00014F41"/>
    <w:rsid w:val="00107A80"/>
    <w:rsid w:val="001776A8"/>
    <w:rsid w:val="00253D48"/>
    <w:rsid w:val="0042621E"/>
    <w:rsid w:val="00683B46"/>
    <w:rsid w:val="00AC2464"/>
    <w:rsid w:val="00FC76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A2EC35"/>
  <w15:chartTrackingRefBased/>
  <w15:docId w15:val="{871F1E9A-486E-4CE4-B084-8047101F21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C2464"/>
    <w:rPr>
      <w:rFonts w:ascii="Arial" w:hAnsi="Arial"/>
      <w:sz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AC2464"/>
    <w:pPr>
      <w:keepNext/>
      <w:keepLines/>
      <w:spacing w:before="240" w:after="0"/>
      <w:outlineLvl w:val="0"/>
    </w:pPr>
    <w:rPr>
      <w:rFonts w:eastAsiaTheme="majorEastAsia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C2464"/>
    <w:pPr>
      <w:keepNext/>
      <w:keepLines/>
      <w:spacing w:before="40" w:after="0"/>
      <w:outlineLvl w:val="1"/>
    </w:pPr>
    <w:rPr>
      <w:rFonts w:eastAsiaTheme="majorEastAsia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C2464"/>
    <w:pPr>
      <w:keepNext/>
      <w:keepLines/>
      <w:spacing w:before="40" w:after="0"/>
      <w:outlineLvl w:val="2"/>
    </w:pPr>
    <w:rPr>
      <w:rFonts w:eastAsiaTheme="majorEastAsia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AC2464"/>
    <w:pPr>
      <w:spacing w:after="0" w:line="240" w:lineRule="auto"/>
    </w:pPr>
    <w:rPr>
      <w:rFonts w:ascii="Arial" w:hAnsi="Arial"/>
      <w:sz w:val="20"/>
    </w:rPr>
  </w:style>
  <w:style w:type="character" w:customStyle="1" w:styleId="Heading1Char">
    <w:name w:val="Heading 1 Char"/>
    <w:basedOn w:val="DefaultParagraphFont"/>
    <w:link w:val="Heading1"/>
    <w:uiPriority w:val="9"/>
    <w:rsid w:val="00AC2464"/>
    <w:rPr>
      <w:rFonts w:ascii="Arial" w:eastAsiaTheme="majorEastAsia" w:hAnsi="Arial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C2464"/>
    <w:rPr>
      <w:rFonts w:ascii="Arial" w:eastAsiaTheme="majorEastAsia" w:hAnsi="Arial" w:cstheme="majorBidi"/>
      <w:color w:val="2F5496" w:themeColor="accent1" w:themeShade="BF"/>
      <w:sz w:val="26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AC2464"/>
    <w:pPr>
      <w:spacing w:after="0" w:line="240" w:lineRule="auto"/>
      <w:contextualSpacing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C2464"/>
    <w:rPr>
      <w:rFonts w:ascii="Arial" w:eastAsiaTheme="majorEastAsia" w:hAnsi="Arial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C2464"/>
    <w:pPr>
      <w:numPr>
        <w:ilvl w:val="1"/>
      </w:numPr>
    </w:pPr>
    <w:rPr>
      <w:rFonts w:eastAsiaTheme="minorEastAsia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AC2464"/>
    <w:rPr>
      <w:rFonts w:ascii="Arial" w:eastAsiaTheme="minorEastAsia" w:hAnsi="Arial"/>
      <w:color w:val="5A5A5A" w:themeColor="text1" w:themeTint="A5"/>
      <w:spacing w:val="15"/>
    </w:rPr>
  </w:style>
  <w:style w:type="character" w:styleId="SubtleEmphasis">
    <w:name w:val="Subtle Emphasis"/>
    <w:basedOn w:val="DefaultParagraphFont"/>
    <w:uiPriority w:val="19"/>
    <w:qFormat/>
    <w:rsid w:val="00AC2464"/>
    <w:rPr>
      <w:rFonts w:ascii="Arial" w:hAnsi="Arial"/>
      <w:i/>
      <w:iCs/>
      <w:color w:val="404040" w:themeColor="text1" w:themeTint="BF"/>
    </w:rPr>
  </w:style>
  <w:style w:type="character" w:styleId="Emphasis">
    <w:name w:val="Emphasis"/>
    <w:basedOn w:val="DefaultParagraphFont"/>
    <w:uiPriority w:val="20"/>
    <w:qFormat/>
    <w:rsid w:val="00AC2464"/>
    <w:rPr>
      <w:rFonts w:ascii="Arial" w:hAnsi="Arial"/>
      <w:i/>
      <w:iCs/>
    </w:rPr>
  </w:style>
  <w:style w:type="character" w:customStyle="1" w:styleId="Heading3Char">
    <w:name w:val="Heading 3 Char"/>
    <w:basedOn w:val="DefaultParagraphFont"/>
    <w:link w:val="Heading3"/>
    <w:uiPriority w:val="9"/>
    <w:rsid w:val="00AC2464"/>
    <w:rPr>
      <w:rFonts w:ascii="Arial" w:eastAsiaTheme="majorEastAsia" w:hAnsi="Arial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FC767D"/>
    <w:pPr>
      <w:spacing w:after="0" w:line="240" w:lineRule="auto"/>
    </w:pPr>
    <w:rPr>
      <w:rFonts w:ascii="Arial" w:hAnsi="Arial" w:cs="Arial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FC767D"/>
    <w:pPr>
      <w:spacing w:after="0" w:line="240" w:lineRule="auto"/>
    </w:pPr>
    <w:rPr>
      <w:rFonts w:ascii="Arial" w:hAnsi="Arial" w:cs="Arial"/>
      <w:sz w:val="20"/>
      <w:szCs w:val="20"/>
      <w:lang w:val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FC767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208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8D2C9578948FB4BBDEFA4C115FF2CE8" ma:contentTypeVersion="4" ma:contentTypeDescription="Create a new document." ma:contentTypeScope="" ma:versionID="00d50e7ac1868d5fd4085899877bb2bb">
  <xsd:schema xmlns:xsd="http://www.w3.org/2001/XMLSchema" xmlns:xs="http://www.w3.org/2001/XMLSchema" xmlns:p="http://schemas.microsoft.com/office/2006/metadata/properties" xmlns:ns3="9911a6ce-f3f8-410c-82d6-cdebf25c0ba4" targetNamespace="http://schemas.microsoft.com/office/2006/metadata/properties" ma:root="true" ma:fieldsID="d13182f8bb0faff62acfb386915e6ff5" ns3:_="">
    <xsd:import namespace="9911a6ce-f3f8-410c-82d6-cdebf25c0ba4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911a6ce-f3f8-410c-82d6-cdebf25c0ba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8603924-0086-4098-9337-F309D93F60D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911a6ce-f3f8-410c-82d6-cdebf25c0ba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76E3117-265E-45C3-A462-3316AD601548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A94471D9-7EF1-4A1C-9C04-476D79AC8556}">
  <ds:schemaRefs>
    <ds:schemaRef ds:uri="http://purl.org/dc/elements/1.1/"/>
    <ds:schemaRef ds:uri="http://schemas.microsoft.com/office/2006/metadata/properties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http://schemas.microsoft.com/office/infopath/2007/PartnerControls"/>
    <ds:schemaRef ds:uri="9911a6ce-f3f8-410c-82d6-cdebf25c0ba4"/>
    <ds:schemaRef ds:uri="http://www.w3.org/XML/1998/namespace"/>
    <ds:schemaRef ds:uri="http://purl.org/dc/dcmitype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475</Words>
  <Characters>8410</Characters>
  <Application>Microsoft Office Word</Application>
  <DocSecurity>0</DocSecurity>
  <Lines>70</Lines>
  <Paragraphs>1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8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je Verwijs</dc:creator>
  <cp:keywords/>
  <dc:description/>
  <cp:lastModifiedBy>Alice Gooch</cp:lastModifiedBy>
  <cp:revision>2</cp:revision>
  <dcterms:created xsi:type="dcterms:W3CDTF">2021-09-28T08:38:00Z</dcterms:created>
  <dcterms:modified xsi:type="dcterms:W3CDTF">2021-09-28T08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8D2C9578948FB4BBDEFA4C115FF2CE8</vt:lpwstr>
  </property>
</Properties>
</file>